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4EDF670" w14:textId="63777D4C" w:rsidR="007E656D" w:rsidRPr="005D2BF7" w:rsidRDefault="00B80E1D" w:rsidP="00BD3C4B">
      <w:pPr>
        <w:suppressLineNumbers/>
        <w:spacing w:before="120" w:after="120" w:line="480" w:lineRule="auto"/>
        <w:outlineLvl w:val="3"/>
        <w:rPr>
          <w:b/>
          <w:color w:val="000000" w:themeColor="text1"/>
          <w:lang w:val="en-US"/>
        </w:rPr>
      </w:pPr>
      <w:r w:rsidRPr="004C2254">
        <w:rPr>
          <w:b/>
        </w:rPr>
        <w:t xml:space="preserve">Supplementary </w:t>
      </w:r>
      <w:r w:rsidR="007E656D" w:rsidRPr="004C2254">
        <w:rPr>
          <w:b/>
        </w:rPr>
        <w:t>T</w:t>
      </w:r>
      <w:bookmarkStart w:id="0" w:name="_GoBack"/>
      <w:bookmarkEnd w:id="0"/>
      <w:r w:rsidR="007E656D" w:rsidRPr="004C2254">
        <w:rPr>
          <w:b/>
        </w:rPr>
        <w:t xml:space="preserve">able </w:t>
      </w:r>
      <w:r w:rsidR="00224B2D" w:rsidRPr="004C2254">
        <w:rPr>
          <w:b/>
        </w:rPr>
        <w:t>1</w:t>
      </w:r>
      <w:r w:rsidR="007E656D" w:rsidRPr="004C2254">
        <w:rPr>
          <w:b/>
        </w:rPr>
        <w:t xml:space="preserve">. Cell ontologies </w:t>
      </w:r>
      <w:r w:rsidR="007E656D">
        <w:rPr>
          <w:b/>
          <w:color w:val="000000" w:themeColor="text1"/>
        </w:rPr>
        <w:t>of miRNAs enriched in exercise-</w:t>
      </w:r>
      <w:r w:rsidR="007E656D" w:rsidRPr="005D2BF7">
        <w:rPr>
          <w:b/>
          <w:color w:val="000000" w:themeColor="text1"/>
        </w:rPr>
        <w:t xml:space="preserve">induced EVs. </w:t>
      </w:r>
      <w:r w:rsidR="007E656D">
        <w:rPr>
          <w:color w:val="000000" w:themeColor="text1"/>
        </w:rPr>
        <w:t>Top three</w:t>
      </w:r>
      <w:r w:rsidR="007E656D" w:rsidRPr="005D2BF7">
        <w:rPr>
          <w:color w:val="000000" w:themeColor="text1"/>
        </w:rPr>
        <w:t xml:space="preserve"> most enriched cell ontology clusters of mature miRNAs in human primary cells. Data are acquired from the human Fantom5 miRNA expression atlas </w:t>
      </w:r>
      <w:r w:rsidR="007E656D" w:rsidRPr="005D2BF7">
        <w:rPr>
          <w:color w:val="000000" w:themeColor="text1"/>
        </w:rPr>
        <w:fldChar w:fldCharType="begin">
          <w:fldData xml:space="preserve">PEVuZE5vdGU+PENpdGU+PEF1dGhvcj5kZSBSaWU8L0F1dGhvcj48WWVhcj4yMDE3PC9ZZWFyPjxS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==
</w:fldData>
        </w:fldChar>
      </w:r>
      <w:r w:rsidR="002D2A29">
        <w:rPr>
          <w:color w:val="000000" w:themeColor="text1"/>
        </w:rPr>
        <w:instrText xml:space="preserve"> ADDIN EN.CITE </w:instrText>
      </w:r>
      <w:r w:rsidR="002D2A29">
        <w:rPr>
          <w:color w:val="000000" w:themeColor="text1"/>
        </w:rPr>
        <w:fldChar w:fldCharType="begin">
          <w:fldData xml:space="preserve">PEVuZE5vdGU+PENpdGU+PEF1dGhvcj5kZSBSaWU8L0F1dGhvcj48WWVhcj4yMDE3PC9ZZWFyPjxS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==
</w:fldData>
        </w:fldChar>
      </w:r>
      <w:r w:rsidR="002D2A29">
        <w:rPr>
          <w:color w:val="000000" w:themeColor="text1"/>
        </w:rPr>
        <w:instrText xml:space="preserve"> ADDIN EN.CITE.DATA </w:instrText>
      </w:r>
      <w:r w:rsidR="002D2A29">
        <w:rPr>
          <w:color w:val="000000" w:themeColor="text1"/>
        </w:rPr>
      </w:r>
      <w:r w:rsidR="002D2A29">
        <w:rPr>
          <w:color w:val="000000" w:themeColor="text1"/>
        </w:rPr>
        <w:fldChar w:fldCharType="end"/>
      </w:r>
      <w:r w:rsidR="007E656D" w:rsidRPr="005D2BF7">
        <w:rPr>
          <w:color w:val="000000" w:themeColor="text1"/>
        </w:rPr>
      </w:r>
      <w:r w:rsidR="007E656D" w:rsidRPr="005D2BF7">
        <w:rPr>
          <w:color w:val="000000" w:themeColor="text1"/>
        </w:rPr>
        <w:fldChar w:fldCharType="separate"/>
      </w:r>
      <w:r w:rsidR="002D2A29" w:rsidRPr="002D2A29">
        <w:rPr>
          <w:noProof/>
          <w:color w:val="000000" w:themeColor="text1"/>
          <w:vertAlign w:val="superscript"/>
        </w:rPr>
        <w:t>20</w:t>
      </w:r>
      <w:r w:rsidR="007E656D" w:rsidRPr="005D2BF7">
        <w:rPr>
          <w:color w:val="000000" w:themeColor="text1"/>
        </w:rPr>
        <w:fldChar w:fldCharType="end"/>
      </w:r>
      <w:r w:rsidR="007E656D" w:rsidRPr="005D2BF7">
        <w:rPr>
          <w:color w:val="000000" w:themeColor="text1"/>
        </w:rPr>
        <w:t>. All ontology clusters were signifi</w:t>
      </w:r>
      <w:r w:rsidR="007E656D">
        <w:rPr>
          <w:color w:val="000000" w:themeColor="text1"/>
        </w:rPr>
        <w:t xml:space="preserve">cantly enriched </w:t>
      </w:r>
      <w:r w:rsidR="007E656D" w:rsidRPr="005D2BF7">
        <w:rPr>
          <w:color w:val="000000" w:themeColor="text1"/>
        </w:rPr>
        <w:t>(p&lt;0.0002).</w:t>
      </w:r>
    </w:p>
    <w:tbl>
      <w:tblPr>
        <w:tblStyle w:val="Tabellenraster"/>
        <w:tblpPr w:leftFromText="180" w:rightFromText="180" w:vertAnchor="text" w:horzAnchor="margin" w:tblpY="-46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600" w:firstRow="0" w:lastRow="0" w:firstColumn="0" w:lastColumn="0" w:noHBand="1" w:noVBand="1"/>
      </w:tblPr>
      <w:tblGrid>
        <w:gridCol w:w="1270"/>
        <w:gridCol w:w="7939"/>
      </w:tblGrid>
      <w:tr w:rsidR="007E656D" w:rsidRPr="005D2BF7" w14:paraId="491AFC98" w14:textId="77777777" w:rsidTr="00CB4373">
        <w:trPr>
          <w:trHeight w:val="292"/>
        </w:trPr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8140C5D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</w:t>
            </w:r>
          </w:p>
        </w:tc>
        <w:tc>
          <w:tcPr>
            <w:tcW w:w="7939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42B3848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Cell ontologies</w:t>
            </w:r>
          </w:p>
        </w:tc>
      </w:tr>
      <w:tr w:rsidR="007E656D" w:rsidRPr="005D2BF7" w14:paraId="1A22E135" w14:textId="77777777" w:rsidTr="00CB4373">
        <w:trPr>
          <w:trHeight w:val="283"/>
        </w:trPr>
        <w:tc>
          <w:tcPr>
            <w:tcW w:w="1270" w:type="dxa"/>
            <w:tcBorders>
              <w:top w:val="single" w:sz="4" w:space="0" w:color="auto"/>
            </w:tcBorders>
            <w:hideMark/>
          </w:tcPr>
          <w:p w14:paraId="2B593647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145-5p</w:t>
            </w:r>
          </w:p>
        </w:tc>
        <w:tc>
          <w:tcPr>
            <w:tcW w:w="7939" w:type="dxa"/>
            <w:tcBorders>
              <w:top w:val="single" w:sz="4" w:space="0" w:color="auto"/>
            </w:tcBorders>
            <w:hideMark/>
          </w:tcPr>
          <w:p w14:paraId="1883FA37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esodermal cell, muscle cell , smooth muscle cell</w:t>
            </w:r>
          </w:p>
        </w:tc>
      </w:tr>
      <w:tr w:rsidR="007E656D" w:rsidRPr="005D2BF7" w14:paraId="3455D562" w14:textId="77777777" w:rsidTr="00CB4373">
        <w:trPr>
          <w:trHeight w:val="283"/>
        </w:trPr>
        <w:tc>
          <w:tcPr>
            <w:tcW w:w="1270" w:type="dxa"/>
            <w:hideMark/>
          </w:tcPr>
          <w:p w14:paraId="47265DD5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424-5p</w:t>
            </w:r>
          </w:p>
        </w:tc>
        <w:tc>
          <w:tcPr>
            <w:tcW w:w="7939" w:type="dxa"/>
            <w:hideMark/>
          </w:tcPr>
          <w:p w14:paraId="25EA9B55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preadipocyte, keratinocyte (epidermal), cell of skeletal muscle</w:t>
            </w:r>
          </w:p>
        </w:tc>
      </w:tr>
      <w:tr w:rsidR="007E656D" w:rsidRPr="005D2BF7" w14:paraId="1EFE2BFE" w14:textId="77777777" w:rsidTr="00CB4373">
        <w:trPr>
          <w:trHeight w:val="283"/>
        </w:trPr>
        <w:tc>
          <w:tcPr>
            <w:tcW w:w="1270" w:type="dxa"/>
            <w:hideMark/>
          </w:tcPr>
          <w:p w14:paraId="5BE7F1B5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let-7b-5p</w:t>
            </w:r>
          </w:p>
        </w:tc>
        <w:tc>
          <w:tcPr>
            <w:tcW w:w="7939" w:type="dxa"/>
            <w:hideMark/>
          </w:tcPr>
          <w:p w14:paraId="6C30962D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fat cell, neural cell, fibroblast (mammary)</w:t>
            </w:r>
          </w:p>
        </w:tc>
      </w:tr>
      <w:tr w:rsidR="007E656D" w:rsidRPr="005D2BF7" w14:paraId="18552954" w14:textId="77777777" w:rsidTr="00CB4373">
        <w:trPr>
          <w:trHeight w:val="283"/>
        </w:trPr>
        <w:tc>
          <w:tcPr>
            <w:tcW w:w="1270" w:type="dxa"/>
            <w:hideMark/>
          </w:tcPr>
          <w:p w14:paraId="17EA7BA1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338-3p</w:t>
            </w:r>
          </w:p>
        </w:tc>
        <w:tc>
          <w:tcPr>
            <w:tcW w:w="7939" w:type="dxa"/>
            <w:hideMark/>
          </w:tcPr>
          <w:p w14:paraId="1995867D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leukocyte, hematopoietic cell, myeloid leukocyte</w:t>
            </w:r>
          </w:p>
        </w:tc>
      </w:tr>
      <w:tr w:rsidR="007E656D" w:rsidRPr="005D2BF7" w14:paraId="64FD25B1" w14:textId="77777777" w:rsidTr="00CB4373">
        <w:trPr>
          <w:trHeight w:val="283"/>
        </w:trPr>
        <w:tc>
          <w:tcPr>
            <w:tcW w:w="1270" w:type="dxa"/>
            <w:hideMark/>
          </w:tcPr>
          <w:p w14:paraId="161F2CAC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29c-3p</w:t>
            </w:r>
          </w:p>
        </w:tc>
        <w:tc>
          <w:tcPr>
            <w:tcW w:w="7939" w:type="dxa"/>
            <w:hideMark/>
          </w:tcPr>
          <w:p w14:paraId="45017BF4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leukocyte, hematopoietic cell, lymphocyte</w:t>
            </w:r>
          </w:p>
        </w:tc>
      </w:tr>
      <w:tr w:rsidR="007E656D" w:rsidRPr="005D2BF7" w14:paraId="68FEE40D" w14:textId="77777777" w:rsidTr="00CB4373">
        <w:trPr>
          <w:trHeight w:val="283"/>
        </w:trPr>
        <w:tc>
          <w:tcPr>
            <w:tcW w:w="1270" w:type="dxa"/>
            <w:hideMark/>
          </w:tcPr>
          <w:p w14:paraId="5E9BE046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99a-5p</w:t>
            </w:r>
          </w:p>
        </w:tc>
        <w:tc>
          <w:tcPr>
            <w:tcW w:w="7939" w:type="dxa"/>
            <w:hideMark/>
          </w:tcPr>
          <w:p w14:paraId="1CF7C9A1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ast cell, leukocyte, myeloid leukocyte</w:t>
            </w:r>
          </w:p>
        </w:tc>
      </w:tr>
      <w:tr w:rsidR="007E656D" w:rsidRPr="005D2BF7" w14:paraId="4C5BCE6F" w14:textId="77777777" w:rsidTr="00CB4373">
        <w:trPr>
          <w:trHeight w:val="283"/>
        </w:trPr>
        <w:tc>
          <w:tcPr>
            <w:tcW w:w="1270" w:type="dxa"/>
            <w:hideMark/>
          </w:tcPr>
          <w:p w14:paraId="157FBA44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140-3p</w:t>
            </w:r>
          </w:p>
        </w:tc>
        <w:tc>
          <w:tcPr>
            <w:tcW w:w="7939" w:type="dxa"/>
            <w:hideMark/>
          </w:tcPr>
          <w:p w14:paraId="601979A0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hematopoietic cell, leukocyte, chondrocyte</w:t>
            </w:r>
          </w:p>
        </w:tc>
      </w:tr>
      <w:tr w:rsidR="007E656D" w:rsidRPr="005D2BF7" w14:paraId="3150FF61" w14:textId="77777777" w:rsidTr="00CB4373">
        <w:trPr>
          <w:trHeight w:val="283"/>
        </w:trPr>
        <w:tc>
          <w:tcPr>
            <w:tcW w:w="1270" w:type="dxa"/>
            <w:hideMark/>
          </w:tcPr>
          <w:p w14:paraId="790B53F5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126-3p</w:t>
            </w:r>
          </w:p>
        </w:tc>
        <w:tc>
          <w:tcPr>
            <w:tcW w:w="7939" w:type="dxa"/>
            <w:hideMark/>
          </w:tcPr>
          <w:p w14:paraId="42A0E3D3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endothelial cell*</w:t>
            </w:r>
          </w:p>
        </w:tc>
      </w:tr>
      <w:tr w:rsidR="007E656D" w:rsidRPr="005D2BF7" w14:paraId="0FE8C40D" w14:textId="77777777" w:rsidTr="00CB4373">
        <w:trPr>
          <w:trHeight w:val="283"/>
        </w:trPr>
        <w:tc>
          <w:tcPr>
            <w:tcW w:w="1270" w:type="dxa"/>
            <w:hideMark/>
          </w:tcPr>
          <w:p w14:paraId="0B61EB08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30a-5p</w:t>
            </w:r>
          </w:p>
        </w:tc>
        <w:tc>
          <w:tcPr>
            <w:tcW w:w="7939" w:type="dxa"/>
            <w:hideMark/>
          </w:tcPr>
          <w:p w14:paraId="46824DA0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endothelial cell, endothelial cell of vascular tree, epithelial cell</w:t>
            </w:r>
          </w:p>
        </w:tc>
      </w:tr>
      <w:tr w:rsidR="007E656D" w:rsidRPr="005D2BF7" w14:paraId="00F5EC73" w14:textId="77777777" w:rsidTr="00CB4373">
        <w:trPr>
          <w:trHeight w:val="283"/>
        </w:trPr>
        <w:tc>
          <w:tcPr>
            <w:tcW w:w="1270" w:type="dxa"/>
            <w:hideMark/>
          </w:tcPr>
          <w:p w14:paraId="6FB5E0CA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126-5p</w:t>
            </w:r>
          </w:p>
        </w:tc>
        <w:tc>
          <w:tcPr>
            <w:tcW w:w="7939" w:type="dxa"/>
            <w:hideMark/>
          </w:tcPr>
          <w:p w14:paraId="2F7D9CD2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endothelial cell, lining cell, meso-epithelial cell</w:t>
            </w:r>
          </w:p>
        </w:tc>
      </w:tr>
      <w:tr w:rsidR="007E656D" w:rsidRPr="005D2BF7" w14:paraId="005E1603" w14:textId="77777777" w:rsidTr="00CB4373">
        <w:trPr>
          <w:trHeight w:val="283"/>
        </w:trPr>
        <w:tc>
          <w:tcPr>
            <w:tcW w:w="1270" w:type="dxa"/>
            <w:hideMark/>
          </w:tcPr>
          <w:p w14:paraId="757CA82E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222-3p</w:t>
            </w:r>
          </w:p>
        </w:tc>
        <w:tc>
          <w:tcPr>
            <w:tcW w:w="7939" w:type="dxa"/>
            <w:hideMark/>
          </w:tcPr>
          <w:p w14:paraId="4A4CD397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endothelial cell, endothelial cell of vascular tree, blood vessel endothelial cell</w:t>
            </w:r>
          </w:p>
        </w:tc>
      </w:tr>
      <w:tr w:rsidR="007E656D" w:rsidRPr="005D2BF7" w14:paraId="7D8C22D4" w14:textId="77777777" w:rsidTr="00CB4373">
        <w:trPr>
          <w:trHeight w:val="283"/>
        </w:trPr>
        <w:tc>
          <w:tcPr>
            <w:tcW w:w="1270" w:type="dxa"/>
            <w:hideMark/>
          </w:tcPr>
          <w:p w14:paraId="347F0F83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10b-5p</w:t>
            </w:r>
          </w:p>
        </w:tc>
        <w:tc>
          <w:tcPr>
            <w:tcW w:w="7939" w:type="dxa"/>
            <w:hideMark/>
          </w:tcPr>
          <w:p w14:paraId="0982E4B1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kidney epithelial cell, renal cortical epithelial cell, nephron tubule epithelial cell</w:t>
            </w:r>
          </w:p>
        </w:tc>
      </w:tr>
      <w:tr w:rsidR="007E656D" w:rsidRPr="005D2BF7" w14:paraId="0278E157" w14:textId="77777777" w:rsidTr="00CB4373">
        <w:trPr>
          <w:trHeight w:val="70"/>
        </w:trPr>
        <w:tc>
          <w:tcPr>
            <w:tcW w:w="1270" w:type="dxa"/>
            <w:tcBorders>
              <w:bottom w:val="single" w:sz="4" w:space="0" w:color="auto"/>
            </w:tcBorders>
            <w:hideMark/>
          </w:tcPr>
          <w:p w14:paraId="042118A1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miR-192-5p</w:t>
            </w:r>
          </w:p>
        </w:tc>
        <w:tc>
          <w:tcPr>
            <w:tcW w:w="7939" w:type="dxa"/>
            <w:tcBorders>
              <w:bottom w:val="single" w:sz="4" w:space="0" w:color="auto"/>
            </w:tcBorders>
            <w:hideMark/>
          </w:tcPr>
          <w:p w14:paraId="04BA847A" w14:textId="77777777" w:rsidR="007E656D" w:rsidRPr="005D2BF7" w:rsidRDefault="007E656D" w:rsidP="00BD3C4B">
            <w:pPr>
              <w:pStyle w:val="KeinLeerraum"/>
              <w:suppressLineNumbers/>
              <w:spacing w:line="480" w:lineRule="auto"/>
            </w:pPr>
            <w:r w:rsidRPr="005D2BF7">
              <w:t>endodermal cell, epithelial cell, hepatocyte</w:t>
            </w:r>
          </w:p>
        </w:tc>
      </w:tr>
    </w:tbl>
    <w:p w14:paraId="5D5BD3DF" w14:textId="7405464A" w:rsidR="007E656D" w:rsidRDefault="007E656D" w:rsidP="00BD3C4B">
      <w:pPr>
        <w:suppressLineNumbers/>
      </w:pPr>
      <w:r w:rsidRPr="005D2BF7">
        <w:t>*</w:t>
      </w:r>
      <w:r w:rsidRPr="00D734BD">
        <w:rPr>
          <w:sz w:val="20"/>
          <w:szCs w:val="20"/>
        </w:rPr>
        <w:t>Cell ontology analysis not performed, but highly expressed in endothelial cell types</w:t>
      </w:r>
      <w:r w:rsidRPr="005D2BF7">
        <w:t>.</w:t>
      </w:r>
    </w:p>
    <w:p w14:paraId="005436F6" w14:textId="45D013D8" w:rsidR="007E656D" w:rsidRPr="00DA1411" w:rsidRDefault="007E656D" w:rsidP="00BD3C4B">
      <w:pPr>
        <w:suppressLineNumbers/>
        <w:spacing w:line="259" w:lineRule="auto"/>
        <w:jc w:val="left"/>
        <w:rPr>
          <w:b/>
          <w:sz w:val="20"/>
          <w:szCs w:val="20"/>
        </w:rPr>
      </w:pPr>
    </w:p>
    <w:sectPr w:rsidR="007E656D" w:rsidRPr="00DA1411" w:rsidSect="00A64D12">
      <w:headerReference w:type="default" r:id="rId11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76DDCAA" w16cid:durableId="262F4E1D"/>
  <w16cid:commentId w16cid:paraId="6B946FA2" w16cid:durableId="262F515F"/>
  <w16cid:commentId w16cid:paraId="41BA29BA" w16cid:durableId="262F50E7"/>
  <w16cid:commentId w16cid:paraId="0B3A6ED8" w16cid:durableId="262F53F8"/>
  <w16cid:commentId w16cid:paraId="476F057D" w16cid:durableId="262F5456"/>
  <w16cid:commentId w16cid:paraId="45E8B5DB" w16cid:durableId="262F554F"/>
  <w16cid:commentId w16cid:paraId="341B58E9" w16cid:durableId="262F5727"/>
  <w16cid:commentId w16cid:paraId="54C1E1A0" w16cid:durableId="262F57B8"/>
  <w16cid:commentId w16cid:paraId="798E1588" w16cid:durableId="262F5BD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B721B4C" w14:textId="77777777" w:rsidR="003F6475" w:rsidRDefault="003F6475" w:rsidP="00307AD9">
      <w:pPr>
        <w:spacing w:after="0" w:line="240" w:lineRule="auto"/>
      </w:pPr>
      <w:r>
        <w:separator/>
      </w:r>
    </w:p>
  </w:endnote>
  <w:endnote w:type="continuationSeparator" w:id="0">
    <w:p w14:paraId="1AD3F136" w14:textId="77777777" w:rsidR="003F6475" w:rsidRDefault="003F6475" w:rsidP="00307A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7FAE19C" w14:textId="77777777" w:rsidR="003F6475" w:rsidRDefault="003F6475" w:rsidP="00307AD9">
      <w:pPr>
        <w:spacing w:after="0" w:line="240" w:lineRule="auto"/>
      </w:pPr>
      <w:r>
        <w:separator/>
      </w:r>
    </w:p>
  </w:footnote>
  <w:footnote w:type="continuationSeparator" w:id="0">
    <w:p w14:paraId="3EAD5FEC" w14:textId="77777777" w:rsidR="003F6475" w:rsidRDefault="003F6475" w:rsidP="00307A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45214103"/>
      <w:docPartObj>
        <w:docPartGallery w:val="Page Numbers (Top of Page)"/>
        <w:docPartUnique/>
      </w:docPartObj>
    </w:sdtPr>
    <w:sdtEndPr/>
    <w:sdtContent>
      <w:p w14:paraId="72638CE7" w14:textId="23218769" w:rsidR="003F6475" w:rsidRDefault="003F6475">
        <w:pPr>
          <w:pStyle w:val="Kopf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C2254" w:rsidRPr="004C2254">
          <w:rPr>
            <w:noProof/>
            <w:lang w:val="nb-NO"/>
          </w:rPr>
          <w:t>1</w:t>
        </w:r>
        <w:r>
          <w:fldChar w:fldCharType="end"/>
        </w:r>
      </w:p>
    </w:sdtContent>
  </w:sdt>
  <w:p w14:paraId="75787B19" w14:textId="77777777" w:rsidR="003F6475" w:rsidRDefault="003F6475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107815"/>
    <w:multiLevelType w:val="hybridMultilevel"/>
    <w:tmpl w:val="A244A8AA"/>
    <w:lvl w:ilvl="0" w:tplc="E91EC78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445BE8"/>
    <w:multiLevelType w:val="hybridMultilevel"/>
    <w:tmpl w:val="8DEC393A"/>
    <w:lvl w:ilvl="0" w:tplc="F4BEB22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activeWritingStyle w:appName="MSWord" w:lang="nb-NO" w:vendorID="64" w:dllVersion="6" w:nlCheck="1" w:checkStyle="0"/>
  <w:activeWritingStyle w:appName="MSWord" w:lang="en-AU" w:vendorID="64" w:dllVersion="6" w:nlCheck="1" w:checkStyle="1"/>
  <w:activeWritingStyle w:appName="MSWord" w:lang="en-US" w:vendorID="64" w:dllVersion="6" w:nlCheck="1" w:checkStyle="1"/>
  <w:activeWritingStyle w:appName="MSWord" w:lang="en-AU" w:vendorID="64" w:dllVersion="0" w:nlCheck="1" w:checkStyle="0"/>
  <w:activeWritingStyle w:appName="MSWord" w:lang="nb-NO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131078" w:nlCheck="1" w:checkStyle="1"/>
  <w:activeWritingStyle w:appName="MSWord" w:lang="en-AU" w:vendorID="64" w:dllVersion="131078" w:nlCheck="1" w:checkStyle="1"/>
  <w:activeWritingStyle w:appName="MSWord" w:lang="nb-NO" w:vendorID="64" w:dllVersion="131078" w:nlCheck="1" w:checkStyle="0"/>
  <w:activeWritingStyle w:appName="MSWord" w:lang="en-GB" w:vendorID="64" w:dllVersion="131078" w:nlCheck="1" w:checkStyle="1"/>
  <w:proofState w:spelling="clean" w:grammar="clean"/>
  <w:defaultTabStop w:val="708"/>
  <w:hyphenationZone w:val="425"/>
  <w:characterSpacingControl w:val="doNotCompress"/>
  <w:hdrShapeDefaults>
    <o:shapedefaults v:ext="edit" spidmax="4300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Physiol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t9zzvzew2tzle0d9qpazsfppeax5vf55pp&quot;&gt;Evpape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2&lt;/item&gt;&lt;item&gt;63&lt;/item&gt;&lt;item&gt;64&lt;/item&gt;&lt;item&gt;65&lt;/item&gt;&lt;item&gt;68&lt;/item&gt;&lt;item&gt;69&lt;/item&gt;&lt;/record-ids&gt;&lt;/item&gt;&lt;/Libraries&gt;"/>
  </w:docVars>
  <w:rsids>
    <w:rsidRoot w:val="00431D68"/>
    <w:rsid w:val="0000237E"/>
    <w:rsid w:val="000035B3"/>
    <w:rsid w:val="000125B0"/>
    <w:rsid w:val="00012733"/>
    <w:rsid w:val="000135E5"/>
    <w:rsid w:val="00013B4A"/>
    <w:rsid w:val="00014142"/>
    <w:rsid w:val="000146AF"/>
    <w:rsid w:val="000146F2"/>
    <w:rsid w:val="000154DA"/>
    <w:rsid w:val="0001579F"/>
    <w:rsid w:val="00020E76"/>
    <w:rsid w:val="000213DD"/>
    <w:rsid w:val="0002442B"/>
    <w:rsid w:val="00031D0F"/>
    <w:rsid w:val="00035AFA"/>
    <w:rsid w:val="000447C6"/>
    <w:rsid w:val="00044A56"/>
    <w:rsid w:val="00044B02"/>
    <w:rsid w:val="00044F8A"/>
    <w:rsid w:val="00050C84"/>
    <w:rsid w:val="00050FF5"/>
    <w:rsid w:val="00057410"/>
    <w:rsid w:val="0005774B"/>
    <w:rsid w:val="00057A3F"/>
    <w:rsid w:val="00060280"/>
    <w:rsid w:val="000628BE"/>
    <w:rsid w:val="00063CA0"/>
    <w:rsid w:val="00064548"/>
    <w:rsid w:val="000667AD"/>
    <w:rsid w:val="00070A92"/>
    <w:rsid w:val="00070AE9"/>
    <w:rsid w:val="00071C7B"/>
    <w:rsid w:val="00075F1F"/>
    <w:rsid w:val="00076BEB"/>
    <w:rsid w:val="00077EE2"/>
    <w:rsid w:val="00082E1E"/>
    <w:rsid w:val="00086255"/>
    <w:rsid w:val="00090669"/>
    <w:rsid w:val="00092220"/>
    <w:rsid w:val="0009415F"/>
    <w:rsid w:val="000970E4"/>
    <w:rsid w:val="00097246"/>
    <w:rsid w:val="000A127D"/>
    <w:rsid w:val="000A24C5"/>
    <w:rsid w:val="000A2D2C"/>
    <w:rsid w:val="000A348A"/>
    <w:rsid w:val="000A3C39"/>
    <w:rsid w:val="000A77E4"/>
    <w:rsid w:val="000B1B73"/>
    <w:rsid w:val="000B2C8C"/>
    <w:rsid w:val="000B41B1"/>
    <w:rsid w:val="000B459B"/>
    <w:rsid w:val="000B6188"/>
    <w:rsid w:val="000B77F9"/>
    <w:rsid w:val="000C1843"/>
    <w:rsid w:val="000C1D94"/>
    <w:rsid w:val="000C3337"/>
    <w:rsid w:val="000C5669"/>
    <w:rsid w:val="000C5BFC"/>
    <w:rsid w:val="000C6B0B"/>
    <w:rsid w:val="000D0182"/>
    <w:rsid w:val="000D0BB3"/>
    <w:rsid w:val="000D29F6"/>
    <w:rsid w:val="000D3165"/>
    <w:rsid w:val="000D31F8"/>
    <w:rsid w:val="000D408C"/>
    <w:rsid w:val="000D5380"/>
    <w:rsid w:val="000D60C6"/>
    <w:rsid w:val="000E29C2"/>
    <w:rsid w:val="000E4915"/>
    <w:rsid w:val="000E4EED"/>
    <w:rsid w:val="000E7480"/>
    <w:rsid w:val="000F0AC9"/>
    <w:rsid w:val="000F0BD1"/>
    <w:rsid w:val="000F60F8"/>
    <w:rsid w:val="000F6C3C"/>
    <w:rsid w:val="001023EA"/>
    <w:rsid w:val="00102D00"/>
    <w:rsid w:val="00106661"/>
    <w:rsid w:val="001103EC"/>
    <w:rsid w:val="00110DE4"/>
    <w:rsid w:val="001128E8"/>
    <w:rsid w:val="00112A1A"/>
    <w:rsid w:val="00114AF2"/>
    <w:rsid w:val="00117AD8"/>
    <w:rsid w:val="00117B9E"/>
    <w:rsid w:val="00117D7A"/>
    <w:rsid w:val="00121006"/>
    <w:rsid w:val="001236FC"/>
    <w:rsid w:val="00125296"/>
    <w:rsid w:val="001323CC"/>
    <w:rsid w:val="0013352D"/>
    <w:rsid w:val="00135C95"/>
    <w:rsid w:val="001404A1"/>
    <w:rsid w:val="001421CF"/>
    <w:rsid w:val="001454E3"/>
    <w:rsid w:val="00145BE3"/>
    <w:rsid w:val="0015077C"/>
    <w:rsid w:val="001511A1"/>
    <w:rsid w:val="00156E68"/>
    <w:rsid w:val="00157064"/>
    <w:rsid w:val="00160599"/>
    <w:rsid w:val="00163509"/>
    <w:rsid w:val="001643A9"/>
    <w:rsid w:val="00164C89"/>
    <w:rsid w:val="0016604A"/>
    <w:rsid w:val="00166340"/>
    <w:rsid w:val="00167939"/>
    <w:rsid w:val="00172340"/>
    <w:rsid w:val="00172943"/>
    <w:rsid w:val="00174514"/>
    <w:rsid w:val="001747E1"/>
    <w:rsid w:val="00177B8F"/>
    <w:rsid w:val="001832EA"/>
    <w:rsid w:val="001848E5"/>
    <w:rsid w:val="00192529"/>
    <w:rsid w:val="00194A7F"/>
    <w:rsid w:val="001A0B5A"/>
    <w:rsid w:val="001A2561"/>
    <w:rsid w:val="001A2763"/>
    <w:rsid w:val="001A2BD6"/>
    <w:rsid w:val="001A32F1"/>
    <w:rsid w:val="001A6B3A"/>
    <w:rsid w:val="001A755D"/>
    <w:rsid w:val="001B0188"/>
    <w:rsid w:val="001B255B"/>
    <w:rsid w:val="001B3725"/>
    <w:rsid w:val="001B4C7E"/>
    <w:rsid w:val="001B5AC2"/>
    <w:rsid w:val="001C1E10"/>
    <w:rsid w:val="001C32B3"/>
    <w:rsid w:val="001C3492"/>
    <w:rsid w:val="001C4487"/>
    <w:rsid w:val="001C59E6"/>
    <w:rsid w:val="001C6785"/>
    <w:rsid w:val="001C7190"/>
    <w:rsid w:val="001D0781"/>
    <w:rsid w:val="001D1B8A"/>
    <w:rsid w:val="001D248D"/>
    <w:rsid w:val="001D2C7D"/>
    <w:rsid w:val="001D77AE"/>
    <w:rsid w:val="001E0351"/>
    <w:rsid w:val="001E2BD0"/>
    <w:rsid w:val="001E30E5"/>
    <w:rsid w:val="001F06CA"/>
    <w:rsid w:val="001F1A7E"/>
    <w:rsid w:val="001F43C0"/>
    <w:rsid w:val="001F4AE2"/>
    <w:rsid w:val="001F51D4"/>
    <w:rsid w:val="001F79EA"/>
    <w:rsid w:val="00201212"/>
    <w:rsid w:val="00202C3A"/>
    <w:rsid w:val="00205038"/>
    <w:rsid w:val="002061D5"/>
    <w:rsid w:val="00206D82"/>
    <w:rsid w:val="002079A2"/>
    <w:rsid w:val="00211BB6"/>
    <w:rsid w:val="00211D8F"/>
    <w:rsid w:val="00212903"/>
    <w:rsid w:val="002135F3"/>
    <w:rsid w:val="00217AE5"/>
    <w:rsid w:val="002202FF"/>
    <w:rsid w:val="00223A60"/>
    <w:rsid w:val="00224B2D"/>
    <w:rsid w:val="00225A68"/>
    <w:rsid w:val="002273D8"/>
    <w:rsid w:val="00227447"/>
    <w:rsid w:val="0023058B"/>
    <w:rsid w:val="00230695"/>
    <w:rsid w:val="00232AE1"/>
    <w:rsid w:val="002333CF"/>
    <w:rsid w:val="00234C4A"/>
    <w:rsid w:val="0023527F"/>
    <w:rsid w:val="0023537F"/>
    <w:rsid w:val="00235E48"/>
    <w:rsid w:val="002373B4"/>
    <w:rsid w:val="00240D38"/>
    <w:rsid w:val="00241535"/>
    <w:rsid w:val="0024257B"/>
    <w:rsid w:val="002436CD"/>
    <w:rsid w:val="0024519D"/>
    <w:rsid w:val="002540DC"/>
    <w:rsid w:val="0025476B"/>
    <w:rsid w:val="00256CC4"/>
    <w:rsid w:val="002573FC"/>
    <w:rsid w:val="002608A0"/>
    <w:rsid w:val="00261415"/>
    <w:rsid w:val="00261A6A"/>
    <w:rsid w:val="002648CF"/>
    <w:rsid w:val="002702A9"/>
    <w:rsid w:val="002720CE"/>
    <w:rsid w:val="0027328B"/>
    <w:rsid w:val="00273F26"/>
    <w:rsid w:val="00274D71"/>
    <w:rsid w:val="0027521A"/>
    <w:rsid w:val="002772FF"/>
    <w:rsid w:val="0028028F"/>
    <w:rsid w:val="002808A7"/>
    <w:rsid w:val="002850C9"/>
    <w:rsid w:val="0029124B"/>
    <w:rsid w:val="002914FD"/>
    <w:rsid w:val="002930DB"/>
    <w:rsid w:val="00293E84"/>
    <w:rsid w:val="00295A8E"/>
    <w:rsid w:val="002965AC"/>
    <w:rsid w:val="002A0270"/>
    <w:rsid w:val="002A10DA"/>
    <w:rsid w:val="002A324D"/>
    <w:rsid w:val="002A4958"/>
    <w:rsid w:val="002A6894"/>
    <w:rsid w:val="002A769F"/>
    <w:rsid w:val="002B06D7"/>
    <w:rsid w:val="002B0CA7"/>
    <w:rsid w:val="002B2F2A"/>
    <w:rsid w:val="002B3CB4"/>
    <w:rsid w:val="002B511A"/>
    <w:rsid w:val="002C25E6"/>
    <w:rsid w:val="002C2A83"/>
    <w:rsid w:val="002C500B"/>
    <w:rsid w:val="002C78AA"/>
    <w:rsid w:val="002C7966"/>
    <w:rsid w:val="002D08F2"/>
    <w:rsid w:val="002D0F2A"/>
    <w:rsid w:val="002D145A"/>
    <w:rsid w:val="002D2910"/>
    <w:rsid w:val="002D2A29"/>
    <w:rsid w:val="002D38F1"/>
    <w:rsid w:val="002D43FB"/>
    <w:rsid w:val="002D4A0C"/>
    <w:rsid w:val="002D4E42"/>
    <w:rsid w:val="002D58D4"/>
    <w:rsid w:val="002D5A29"/>
    <w:rsid w:val="002D7170"/>
    <w:rsid w:val="002D7B15"/>
    <w:rsid w:val="002E11ED"/>
    <w:rsid w:val="002E6ECE"/>
    <w:rsid w:val="002F0339"/>
    <w:rsid w:val="002F17BB"/>
    <w:rsid w:val="002F18E6"/>
    <w:rsid w:val="002F1AE2"/>
    <w:rsid w:val="002F22F6"/>
    <w:rsid w:val="002F26BE"/>
    <w:rsid w:val="002F3AC3"/>
    <w:rsid w:val="00306894"/>
    <w:rsid w:val="00307090"/>
    <w:rsid w:val="00307AD9"/>
    <w:rsid w:val="003130E0"/>
    <w:rsid w:val="003137B9"/>
    <w:rsid w:val="00314BE5"/>
    <w:rsid w:val="0031601F"/>
    <w:rsid w:val="003165E7"/>
    <w:rsid w:val="00322B65"/>
    <w:rsid w:val="00324EF3"/>
    <w:rsid w:val="00326C63"/>
    <w:rsid w:val="0032705A"/>
    <w:rsid w:val="003313FC"/>
    <w:rsid w:val="00332EB1"/>
    <w:rsid w:val="003353A3"/>
    <w:rsid w:val="003355C3"/>
    <w:rsid w:val="0033682D"/>
    <w:rsid w:val="00336BD3"/>
    <w:rsid w:val="00336ECD"/>
    <w:rsid w:val="00337B96"/>
    <w:rsid w:val="00344365"/>
    <w:rsid w:val="00344D7A"/>
    <w:rsid w:val="003458B5"/>
    <w:rsid w:val="00345C92"/>
    <w:rsid w:val="00346B06"/>
    <w:rsid w:val="00350095"/>
    <w:rsid w:val="00350EEF"/>
    <w:rsid w:val="00353669"/>
    <w:rsid w:val="0035385D"/>
    <w:rsid w:val="00354225"/>
    <w:rsid w:val="0036491E"/>
    <w:rsid w:val="00366185"/>
    <w:rsid w:val="00367A74"/>
    <w:rsid w:val="00371776"/>
    <w:rsid w:val="00372FFB"/>
    <w:rsid w:val="003730A5"/>
    <w:rsid w:val="0038083B"/>
    <w:rsid w:val="00383520"/>
    <w:rsid w:val="00390CE7"/>
    <w:rsid w:val="00392CD4"/>
    <w:rsid w:val="00392FA5"/>
    <w:rsid w:val="00393A87"/>
    <w:rsid w:val="0039536B"/>
    <w:rsid w:val="00397B95"/>
    <w:rsid w:val="003A06BC"/>
    <w:rsid w:val="003A7E92"/>
    <w:rsid w:val="003A7EBB"/>
    <w:rsid w:val="003B257C"/>
    <w:rsid w:val="003B5B98"/>
    <w:rsid w:val="003B729B"/>
    <w:rsid w:val="003C27F4"/>
    <w:rsid w:val="003C31FA"/>
    <w:rsid w:val="003C3A3A"/>
    <w:rsid w:val="003C48F6"/>
    <w:rsid w:val="003C504E"/>
    <w:rsid w:val="003C5562"/>
    <w:rsid w:val="003C71F6"/>
    <w:rsid w:val="003C7E12"/>
    <w:rsid w:val="003D2E84"/>
    <w:rsid w:val="003D4926"/>
    <w:rsid w:val="003D4B95"/>
    <w:rsid w:val="003E3DD3"/>
    <w:rsid w:val="003E448C"/>
    <w:rsid w:val="003E4737"/>
    <w:rsid w:val="003E5201"/>
    <w:rsid w:val="003E5541"/>
    <w:rsid w:val="003E6B05"/>
    <w:rsid w:val="003E6C01"/>
    <w:rsid w:val="003F055B"/>
    <w:rsid w:val="003F1E21"/>
    <w:rsid w:val="003F49C4"/>
    <w:rsid w:val="003F55ED"/>
    <w:rsid w:val="003F5D9B"/>
    <w:rsid w:val="003F6475"/>
    <w:rsid w:val="003F70CA"/>
    <w:rsid w:val="00401360"/>
    <w:rsid w:val="00402941"/>
    <w:rsid w:val="00403768"/>
    <w:rsid w:val="0040419E"/>
    <w:rsid w:val="00412A8E"/>
    <w:rsid w:val="004131EA"/>
    <w:rsid w:val="00415D43"/>
    <w:rsid w:val="0041700A"/>
    <w:rsid w:val="004204C5"/>
    <w:rsid w:val="00426345"/>
    <w:rsid w:val="00426833"/>
    <w:rsid w:val="00426CD0"/>
    <w:rsid w:val="00431D68"/>
    <w:rsid w:val="00431EFF"/>
    <w:rsid w:val="00433E9C"/>
    <w:rsid w:val="004379AD"/>
    <w:rsid w:val="004379BE"/>
    <w:rsid w:val="00440606"/>
    <w:rsid w:val="00440C00"/>
    <w:rsid w:val="00440D9A"/>
    <w:rsid w:val="00442FE3"/>
    <w:rsid w:val="00443D98"/>
    <w:rsid w:val="00443FD5"/>
    <w:rsid w:val="0044401B"/>
    <w:rsid w:val="0044484F"/>
    <w:rsid w:val="00444C9A"/>
    <w:rsid w:val="0044640F"/>
    <w:rsid w:val="00447E90"/>
    <w:rsid w:val="00450A6E"/>
    <w:rsid w:val="0045170D"/>
    <w:rsid w:val="00451CD1"/>
    <w:rsid w:val="00452E83"/>
    <w:rsid w:val="00457425"/>
    <w:rsid w:val="00457998"/>
    <w:rsid w:val="00461A8A"/>
    <w:rsid w:val="00461B9F"/>
    <w:rsid w:val="004635C2"/>
    <w:rsid w:val="00465C81"/>
    <w:rsid w:val="00466BED"/>
    <w:rsid w:val="004673EE"/>
    <w:rsid w:val="00467AF3"/>
    <w:rsid w:val="00470C55"/>
    <w:rsid w:val="0047200B"/>
    <w:rsid w:val="00474455"/>
    <w:rsid w:val="0047635F"/>
    <w:rsid w:val="00477B09"/>
    <w:rsid w:val="00482A4C"/>
    <w:rsid w:val="004836B8"/>
    <w:rsid w:val="00485421"/>
    <w:rsid w:val="0048689E"/>
    <w:rsid w:val="00491BF9"/>
    <w:rsid w:val="00492728"/>
    <w:rsid w:val="00493308"/>
    <w:rsid w:val="00496EE0"/>
    <w:rsid w:val="004A0D17"/>
    <w:rsid w:val="004A4272"/>
    <w:rsid w:val="004A680F"/>
    <w:rsid w:val="004A7B2A"/>
    <w:rsid w:val="004B1E19"/>
    <w:rsid w:val="004B29C8"/>
    <w:rsid w:val="004B2D19"/>
    <w:rsid w:val="004B5CE5"/>
    <w:rsid w:val="004B5CF8"/>
    <w:rsid w:val="004B6BC7"/>
    <w:rsid w:val="004B79E2"/>
    <w:rsid w:val="004C1376"/>
    <w:rsid w:val="004C146E"/>
    <w:rsid w:val="004C2254"/>
    <w:rsid w:val="004C35DE"/>
    <w:rsid w:val="004C5FCA"/>
    <w:rsid w:val="004C6EBC"/>
    <w:rsid w:val="004D1198"/>
    <w:rsid w:val="004D4106"/>
    <w:rsid w:val="004D60C4"/>
    <w:rsid w:val="004D7E0D"/>
    <w:rsid w:val="004E2264"/>
    <w:rsid w:val="004E4B15"/>
    <w:rsid w:val="004E5EF0"/>
    <w:rsid w:val="004E76CC"/>
    <w:rsid w:val="004F265C"/>
    <w:rsid w:val="004F2A06"/>
    <w:rsid w:val="004F35A9"/>
    <w:rsid w:val="004F5409"/>
    <w:rsid w:val="004F5B79"/>
    <w:rsid w:val="00500426"/>
    <w:rsid w:val="00501008"/>
    <w:rsid w:val="00502B56"/>
    <w:rsid w:val="0050584A"/>
    <w:rsid w:val="0050653D"/>
    <w:rsid w:val="005068AB"/>
    <w:rsid w:val="00507D67"/>
    <w:rsid w:val="00510B66"/>
    <w:rsid w:val="005150C1"/>
    <w:rsid w:val="00517424"/>
    <w:rsid w:val="005208F9"/>
    <w:rsid w:val="00526791"/>
    <w:rsid w:val="00526CA8"/>
    <w:rsid w:val="005276C6"/>
    <w:rsid w:val="00530658"/>
    <w:rsid w:val="0053273E"/>
    <w:rsid w:val="00532780"/>
    <w:rsid w:val="00532E2F"/>
    <w:rsid w:val="00533277"/>
    <w:rsid w:val="00535981"/>
    <w:rsid w:val="00544105"/>
    <w:rsid w:val="005507DF"/>
    <w:rsid w:val="00553528"/>
    <w:rsid w:val="00557D77"/>
    <w:rsid w:val="005601C1"/>
    <w:rsid w:val="00562B5B"/>
    <w:rsid w:val="00564F4B"/>
    <w:rsid w:val="0056772D"/>
    <w:rsid w:val="00571CBC"/>
    <w:rsid w:val="00572282"/>
    <w:rsid w:val="005722ED"/>
    <w:rsid w:val="0057526B"/>
    <w:rsid w:val="0058016E"/>
    <w:rsid w:val="00581E14"/>
    <w:rsid w:val="005826E2"/>
    <w:rsid w:val="00584EC7"/>
    <w:rsid w:val="00585AD0"/>
    <w:rsid w:val="005913D0"/>
    <w:rsid w:val="00591868"/>
    <w:rsid w:val="005933E7"/>
    <w:rsid w:val="00597125"/>
    <w:rsid w:val="0059778A"/>
    <w:rsid w:val="005A08A7"/>
    <w:rsid w:val="005A0C16"/>
    <w:rsid w:val="005A4D24"/>
    <w:rsid w:val="005A4D7F"/>
    <w:rsid w:val="005B095B"/>
    <w:rsid w:val="005B3ADB"/>
    <w:rsid w:val="005B50F0"/>
    <w:rsid w:val="005B59FB"/>
    <w:rsid w:val="005C00F9"/>
    <w:rsid w:val="005C0B65"/>
    <w:rsid w:val="005C13BE"/>
    <w:rsid w:val="005C56D1"/>
    <w:rsid w:val="005C6AAE"/>
    <w:rsid w:val="005C71CF"/>
    <w:rsid w:val="005C7DE7"/>
    <w:rsid w:val="005D2BF7"/>
    <w:rsid w:val="005D381F"/>
    <w:rsid w:val="005D3D56"/>
    <w:rsid w:val="005D4C04"/>
    <w:rsid w:val="005D5B84"/>
    <w:rsid w:val="005D781C"/>
    <w:rsid w:val="005E0595"/>
    <w:rsid w:val="005E176A"/>
    <w:rsid w:val="005E71FD"/>
    <w:rsid w:val="005F238C"/>
    <w:rsid w:val="005F2818"/>
    <w:rsid w:val="005F3412"/>
    <w:rsid w:val="005F4D28"/>
    <w:rsid w:val="005F6DC6"/>
    <w:rsid w:val="00600675"/>
    <w:rsid w:val="006022B5"/>
    <w:rsid w:val="00603FCF"/>
    <w:rsid w:val="0060430C"/>
    <w:rsid w:val="00604E5A"/>
    <w:rsid w:val="00606DA1"/>
    <w:rsid w:val="00607DEC"/>
    <w:rsid w:val="00611859"/>
    <w:rsid w:val="00612126"/>
    <w:rsid w:val="00612BE5"/>
    <w:rsid w:val="0061488F"/>
    <w:rsid w:val="006151AE"/>
    <w:rsid w:val="0061553B"/>
    <w:rsid w:val="00617C56"/>
    <w:rsid w:val="006213EC"/>
    <w:rsid w:val="006217D3"/>
    <w:rsid w:val="006218CB"/>
    <w:rsid w:val="006228DC"/>
    <w:rsid w:val="006243C7"/>
    <w:rsid w:val="00625048"/>
    <w:rsid w:val="00626503"/>
    <w:rsid w:val="00631646"/>
    <w:rsid w:val="0063178F"/>
    <w:rsid w:val="00632CC6"/>
    <w:rsid w:val="0063364F"/>
    <w:rsid w:val="00633693"/>
    <w:rsid w:val="00633BFD"/>
    <w:rsid w:val="00633C75"/>
    <w:rsid w:val="006366F2"/>
    <w:rsid w:val="00642C4C"/>
    <w:rsid w:val="00645015"/>
    <w:rsid w:val="006452A3"/>
    <w:rsid w:val="006470F8"/>
    <w:rsid w:val="00647521"/>
    <w:rsid w:val="00650270"/>
    <w:rsid w:val="00650824"/>
    <w:rsid w:val="00651128"/>
    <w:rsid w:val="0065280E"/>
    <w:rsid w:val="00652D6F"/>
    <w:rsid w:val="00654CF7"/>
    <w:rsid w:val="00664D92"/>
    <w:rsid w:val="00665AEC"/>
    <w:rsid w:val="0066632A"/>
    <w:rsid w:val="00670E12"/>
    <w:rsid w:val="00671AE1"/>
    <w:rsid w:val="00671C26"/>
    <w:rsid w:val="0067246E"/>
    <w:rsid w:val="006726EC"/>
    <w:rsid w:val="00673955"/>
    <w:rsid w:val="006740EA"/>
    <w:rsid w:val="00675BFD"/>
    <w:rsid w:val="006833A6"/>
    <w:rsid w:val="00684649"/>
    <w:rsid w:val="0068549D"/>
    <w:rsid w:val="00686D19"/>
    <w:rsid w:val="00692495"/>
    <w:rsid w:val="00693EE1"/>
    <w:rsid w:val="0069692B"/>
    <w:rsid w:val="00697A7A"/>
    <w:rsid w:val="00697F08"/>
    <w:rsid w:val="006A045A"/>
    <w:rsid w:val="006A2033"/>
    <w:rsid w:val="006A2221"/>
    <w:rsid w:val="006A48BF"/>
    <w:rsid w:val="006A6DBD"/>
    <w:rsid w:val="006A7262"/>
    <w:rsid w:val="006A7BB3"/>
    <w:rsid w:val="006B0FBD"/>
    <w:rsid w:val="006B4324"/>
    <w:rsid w:val="006B61CF"/>
    <w:rsid w:val="006B6C8C"/>
    <w:rsid w:val="006C1486"/>
    <w:rsid w:val="006C53AA"/>
    <w:rsid w:val="006C5C7E"/>
    <w:rsid w:val="006D19A0"/>
    <w:rsid w:val="006D2140"/>
    <w:rsid w:val="006D4D9A"/>
    <w:rsid w:val="006D51F6"/>
    <w:rsid w:val="006D599F"/>
    <w:rsid w:val="006E13A5"/>
    <w:rsid w:val="006E38AD"/>
    <w:rsid w:val="006E3DA2"/>
    <w:rsid w:val="006E4AAF"/>
    <w:rsid w:val="006E5D24"/>
    <w:rsid w:val="006E6030"/>
    <w:rsid w:val="006F06FC"/>
    <w:rsid w:val="006F09CB"/>
    <w:rsid w:val="006F11F8"/>
    <w:rsid w:val="006F2EC0"/>
    <w:rsid w:val="006F31EB"/>
    <w:rsid w:val="006F7590"/>
    <w:rsid w:val="00700AAC"/>
    <w:rsid w:val="00700F9A"/>
    <w:rsid w:val="00701FB5"/>
    <w:rsid w:val="00704700"/>
    <w:rsid w:val="007062FE"/>
    <w:rsid w:val="00706C10"/>
    <w:rsid w:val="007077BA"/>
    <w:rsid w:val="007103C0"/>
    <w:rsid w:val="00713254"/>
    <w:rsid w:val="00715D0F"/>
    <w:rsid w:val="007241D3"/>
    <w:rsid w:val="00725092"/>
    <w:rsid w:val="00726CA9"/>
    <w:rsid w:val="00730883"/>
    <w:rsid w:val="007324F2"/>
    <w:rsid w:val="00732F60"/>
    <w:rsid w:val="007361A0"/>
    <w:rsid w:val="007376B5"/>
    <w:rsid w:val="00740214"/>
    <w:rsid w:val="00740221"/>
    <w:rsid w:val="00741214"/>
    <w:rsid w:val="00742DD7"/>
    <w:rsid w:val="007453CA"/>
    <w:rsid w:val="00745EB8"/>
    <w:rsid w:val="00751DBC"/>
    <w:rsid w:val="0075230B"/>
    <w:rsid w:val="00754265"/>
    <w:rsid w:val="00754742"/>
    <w:rsid w:val="00763DB1"/>
    <w:rsid w:val="00764854"/>
    <w:rsid w:val="00767B82"/>
    <w:rsid w:val="0077153D"/>
    <w:rsid w:val="0077242F"/>
    <w:rsid w:val="007745B5"/>
    <w:rsid w:val="00780553"/>
    <w:rsid w:val="00781138"/>
    <w:rsid w:val="0078201D"/>
    <w:rsid w:val="007837C6"/>
    <w:rsid w:val="00783CE3"/>
    <w:rsid w:val="00783F9D"/>
    <w:rsid w:val="00786FB8"/>
    <w:rsid w:val="00793DBB"/>
    <w:rsid w:val="0079463F"/>
    <w:rsid w:val="007A0015"/>
    <w:rsid w:val="007A136C"/>
    <w:rsid w:val="007A580F"/>
    <w:rsid w:val="007A5F0F"/>
    <w:rsid w:val="007A6BE3"/>
    <w:rsid w:val="007B23DF"/>
    <w:rsid w:val="007B3265"/>
    <w:rsid w:val="007B3D5A"/>
    <w:rsid w:val="007B3DCD"/>
    <w:rsid w:val="007B3F09"/>
    <w:rsid w:val="007B4055"/>
    <w:rsid w:val="007B7722"/>
    <w:rsid w:val="007B7925"/>
    <w:rsid w:val="007C06A4"/>
    <w:rsid w:val="007C2CB9"/>
    <w:rsid w:val="007C3585"/>
    <w:rsid w:val="007D021F"/>
    <w:rsid w:val="007D7218"/>
    <w:rsid w:val="007E205C"/>
    <w:rsid w:val="007E25A4"/>
    <w:rsid w:val="007E2DC3"/>
    <w:rsid w:val="007E36C4"/>
    <w:rsid w:val="007E4EE7"/>
    <w:rsid w:val="007E5B66"/>
    <w:rsid w:val="007E656D"/>
    <w:rsid w:val="007F024C"/>
    <w:rsid w:val="007F06B4"/>
    <w:rsid w:val="007F13BE"/>
    <w:rsid w:val="007F607D"/>
    <w:rsid w:val="007F615E"/>
    <w:rsid w:val="007F6D70"/>
    <w:rsid w:val="008038CB"/>
    <w:rsid w:val="00804DAE"/>
    <w:rsid w:val="00806F71"/>
    <w:rsid w:val="008077A6"/>
    <w:rsid w:val="00810800"/>
    <w:rsid w:val="00813FDC"/>
    <w:rsid w:val="0081624F"/>
    <w:rsid w:val="008171ED"/>
    <w:rsid w:val="00821044"/>
    <w:rsid w:val="00821F3D"/>
    <w:rsid w:val="00822CAA"/>
    <w:rsid w:val="00826EC1"/>
    <w:rsid w:val="008313FE"/>
    <w:rsid w:val="0083144E"/>
    <w:rsid w:val="008344B7"/>
    <w:rsid w:val="008367EA"/>
    <w:rsid w:val="00837E34"/>
    <w:rsid w:val="008421CD"/>
    <w:rsid w:val="00842470"/>
    <w:rsid w:val="008444BF"/>
    <w:rsid w:val="00850DEB"/>
    <w:rsid w:val="00852B3C"/>
    <w:rsid w:val="00852BE1"/>
    <w:rsid w:val="00853BF2"/>
    <w:rsid w:val="00853F72"/>
    <w:rsid w:val="00860462"/>
    <w:rsid w:val="008622CA"/>
    <w:rsid w:val="008637B4"/>
    <w:rsid w:val="008640C0"/>
    <w:rsid w:val="00864430"/>
    <w:rsid w:val="00864C60"/>
    <w:rsid w:val="0086567F"/>
    <w:rsid w:val="00865E1D"/>
    <w:rsid w:val="008703F3"/>
    <w:rsid w:val="00870DE7"/>
    <w:rsid w:val="00871527"/>
    <w:rsid w:val="0087215D"/>
    <w:rsid w:val="00873159"/>
    <w:rsid w:val="0087371A"/>
    <w:rsid w:val="00874009"/>
    <w:rsid w:val="008772E9"/>
    <w:rsid w:val="00877310"/>
    <w:rsid w:val="00877861"/>
    <w:rsid w:val="00877C34"/>
    <w:rsid w:val="00881466"/>
    <w:rsid w:val="00881E3D"/>
    <w:rsid w:val="008826E1"/>
    <w:rsid w:val="008831C9"/>
    <w:rsid w:val="00883BBE"/>
    <w:rsid w:val="008859A7"/>
    <w:rsid w:val="00885EFA"/>
    <w:rsid w:val="00886D5D"/>
    <w:rsid w:val="00887D78"/>
    <w:rsid w:val="00891259"/>
    <w:rsid w:val="00893CE6"/>
    <w:rsid w:val="00895623"/>
    <w:rsid w:val="00897215"/>
    <w:rsid w:val="00897453"/>
    <w:rsid w:val="008A3A41"/>
    <w:rsid w:val="008A3D5C"/>
    <w:rsid w:val="008A4384"/>
    <w:rsid w:val="008A476E"/>
    <w:rsid w:val="008A4D76"/>
    <w:rsid w:val="008A5AD7"/>
    <w:rsid w:val="008B097C"/>
    <w:rsid w:val="008B21F9"/>
    <w:rsid w:val="008B2C8C"/>
    <w:rsid w:val="008B3938"/>
    <w:rsid w:val="008B4A95"/>
    <w:rsid w:val="008B4FD1"/>
    <w:rsid w:val="008B68C1"/>
    <w:rsid w:val="008B7EEC"/>
    <w:rsid w:val="008C33C4"/>
    <w:rsid w:val="008C64C3"/>
    <w:rsid w:val="008C7268"/>
    <w:rsid w:val="008D3445"/>
    <w:rsid w:val="008F05A0"/>
    <w:rsid w:val="008F3496"/>
    <w:rsid w:val="008F4120"/>
    <w:rsid w:val="008F56AA"/>
    <w:rsid w:val="008F6FC9"/>
    <w:rsid w:val="00900CDC"/>
    <w:rsid w:val="009013CF"/>
    <w:rsid w:val="009042C6"/>
    <w:rsid w:val="0091186F"/>
    <w:rsid w:val="00911B3B"/>
    <w:rsid w:val="00911C2D"/>
    <w:rsid w:val="009124C4"/>
    <w:rsid w:val="00915D6F"/>
    <w:rsid w:val="00916DE5"/>
    <w:rsid w:val="00916E01"/>
    <w:rsid w:val="00921534"/>
    <w:rsid w:val="00925711"/>
    <w:rsid w:val="00925D9E"/>
    <w:rsid w:val="0093382F"/>
    <w:rsid w:val="00935758"/>
    <w:rsid w:val="00937852"/>
    <w:rsid w:val="00940CC7"/>
    <w:rsid w:val="00942E77"/>
    <w:rsid w:val="009433C8"/>
    <w:rsid w:val="0094342C"/>
    <w:rsid w:val="009434FC"/>
    <w:rsid w:val="00943DFD"/>
    <w:rsid w:val="00946182"/>
    <w:rsid w:val="0094645D"/>
    <w:rsid w:val="00946A9A"/>
    <w:rsid w:val="009525FB"/>
    <w:rsid w:val="0095490B"/>
    <w:rsid w:val="00960986"/>
    <w:rsid w:val="009623EB"/>
    <w:rsid w:val="009624F0"/>
    <w:rsid w:val="00963579"/>
    <w:rsid w:val="0096570B"/>
    <w:rsid w:val="00967762"/>
    <w:rsid w:val="00970A9A"/>
    <w:rsid w:val="0097145D"/>
    <w:rsid w:val="00974E8A"/>
    <w:rsid w:val="00975058"/>
    <w:rsid w:val="009829FC"/>
    <w:rsid w:val="009865FA"/>
    <w:rsid w:val="00987069"/>
    <w:rsid w:val="00987C0C"/>
    <w:rsid w:val="00987D3B"/>
    <w:rsid w:val="009902E1"/>
    <w:rsid w:val="00990368"/>
    <w:rsid w:val="00991584"/>
    <w:rsid w:val="0099545F"/>
    <w:rsid w:val="009955D3"/>
    <w:rsid w:val="00996E84"/>
    <w:rsid w:val="009A0464"/>
    <w:rsid w:val="009A04B9"/>
    <w:rsid w:val="009A0AAE"/>
    <w:rsid w:val="009A1363"/>
    <w:rsid w:val="009A222F"/>
    <w:rsid w:val="009A29FD"/>
    <w:rsid w:val="009A3DDC"/>
    <w:rsid w:val="009A5558"/>
    <w:rsid w:val="009A68CB"/>
    <w:rsid w:val="009A713A"/>
    <w:rsid w:val="009B04D1"/>
    <w:rsid w:val="009B5F80"/>
    <w:rsid w:val="009C20BF"/>
    <w:rsid w:val="009C2CCF"/>
    <w:rsid w:val="009C4C09"/>
    <w:rsid w:val="009C6876"/>
    <w:rsid w:val="009C7B5B"/>
    <w:rsid w:val="009D1B8A"/>
    <w:rsid w:val="009D2A78"/>
    <w:rsid w:val="009D3C2A"/>
    <w:rsid w:val="009D5851"/>
    <w:rsid w:val="009D60A0"/>
    <w:rsid w:val="009D799C"/>
    <w:rsid w:val="009E3066"/>
    <w:rsid w:val="009E70F9"/>
    <w:rsid w:val="009F47D2"/>
    <w:rsid w:val="009F4E25"/>
    <w:rsid w:val="009F6344"/>
    <w:rsid w:val="00A0047F"/>
    <w:rsid w:val="00A018B6"/>
    <w:rsid w:val="00A01C33"/>
    <w:rsid w:val="00A03ECA"/>
    <w:rsid w:val="00A04818"/>
    <w:rsid w:val="00A07BF8"/>
    <w:rsid w:val="00A1187E"/>
    <w:rsid w:val="00A12699"/>
    <w:rsid w:val="00A1351F"/>
    <w:rsid w:val="00A137D5"/>
    <w:rsid w:val="00A140BA"/>
    <w:rsid w:val="00A150B9"/>
    <w:rsid w:val="00A17640"/>
    <w:rsid w:val="00A2038A"/>
    <w:rsid w:val="00A209F6"/>
    <w:rsid w:val="00A217C9"/>
    <w:rsid w:val="00A256A4"/>
    <w:rsid w:val="00A25D95"/>
    <w:rsid w:val="00A273A3"/>
    <w:rsid w:val="00A32444"/>
    <w:rsid w:val="00A32946"/>
    <w:rsid w:val="00A34BD7"/>
    <w:rsid w:val="00A36798"/>
    <w:rsid w:val="00A372D6"/>
    <w:rsid w:val="00A375A9"/>
    <w:rsid w:val="00A41AF5"/>
    <w:rsid w:val="00A433EE"/>
    <w:rsid w:val="00A44215"/>
    <w:rsid w:val="00A4794B"/>
    <w:rsid w:val="00A52E64"/>
    <w:rsid w:val="00A54A40"/>
    <w:rsid w:val="00A561C9"/>
    <w:rsid w:val="00A574F6"/>
    <w:rsid w:val="00A617C5"/>
    <w:rsid w:val="00A62703"/>
    <w:rsid w:val="00A64A47"/>
    <w:rsid w:val="00A64D12"/>
    <w:rsid w:val="00A651F0"/>
    <w:rsid w:val="00A66115"/>
    <w:rsid w:val="00A669C0"/>
    <w:rsid w:val="00A67262"/>
    <w:rsid w:val="00A701B5"/>
    <w:rsid w:val="00A72B84"/>
    <w:rsid w:val="00A7398C"/>
    <w:rsid w:val="00A776D1"/>
    <w:rsid w:val="00A823E8"/>
    <w:rsid w:val="00A843E7"/>
    <w:rsid w:val="00A862D5"/>
    <w:rsid w:val="00A87732"/>
    <w:rsid w:val="00A91E4C"/>
    <w:rsid w:val="00A92B28"/>
    <w:rsid w:val="00A92BB7"/>
    <w:rsid w:val="00A92DEC"/>
    <w:rsid w:val="00A936FB"/>
    <w:rsid w:val="00A97447"/>
    <w:rsid w:val="00AA3223"/>
    <w:rsid w:val="00AA3639"/>
    <w:rsid w:val="00AA3F06"/>
    <w:rsid w:val="00AA3FE3"/>
    <w:rsid w:val="00AA4A23"/>
    <w:rsid w:val="00AA4AD6"/>
    <w:rsid w:val="00AA7A15"/>
    <w:rsid w:val="00AB0C03"/>
    <w:rsid w:val="00AB0EAE"/>
    <w:rsid w:val="00AB30A5"/>
    <w:rsid w:val="00AB5CDB"/>
    <w:rsid w:val="00AB632D"/>
    <w:rsid w:val="00AC10AA"/>
    <w:rsid w:val="00AC3EC3"/>
    <w:rsid w:val="00AC4B51"/>
    <w:rsid w:val="00AD2929"/>
    <w:rsid w:val="00AD3037"/>
    <w:rsid w:val="00AD3E0D"/>
    <w:rsid w:val="00AD5228"/>
    <w:rsid w:val="00AD5D22"/>
    <w:rsid w:val="00AD5EAD"/>
    <w:rsid w:val="00AE2085"/>
    <w:rsid w:val="00AE21CA"/>
    <w:rsid w:val="00AE42DE"/>
    <w:rsid w:val="00AE4B63"/>
    <w:rsid w:val="00AE5E97"/>
    <w:rsid w:val="00AE6BFA"/>
    <w:rsid w:val="00AE6CBF"/>
    <w:rsid w:val="00AE7017"/>
    <w:rsid w:val="00AE7979"/>
    <w:rsid w:val="00AF1D05"/>
    <w:rsid w:val="00AF2F74"/>
    <w:rsid w:val="00AF54A8"/>
    <w:rsid w:val="00AF5FE6"/>
    <w:rsid w:val="00AF6CC9"/>
    <w:rsid w:val="00B01853"/>
    <w:rsid w:val="00B01D59"/>
    <w:rsid w:val="00B049E0"/>
    <w:rsid w:val="00B04B73"/>
    <w:rsid w:val="00B12454"/>
    <w:rsid w:val="00B12818"/>
    <w:rsid w:val="00B146A1"/>
    <w:rsid w:val="00B14D08"/>
    <w:rsid w:val="00B15215"/>
    <w:rsid w:val="00B21110"/>
    <w:rsid w:val="00B21AD5"/>
    <w:rsid w:val="00B23131"/>
    <w:rsid w:val="00B246DB"/>
    <w:rsid w:val="00B24B13"/>
    <w:rsid w:val="00B26766"/>
    <w:rsid w:val="00B27890"/>
    <w:rsid w:val="00B317D6"/>
    <w:rsid w:val="00B34ACD"/>
    <w:rsid w:val="00B355F3"/>
    <w:rsid w:val="00B35713"/>
    <w:rsid w:val="00B41D66"/>
    <w:rsid w:val="00B424FC"/>
    <w:rsid w:val="00B43AC1"/>
    <w:rsid w:val="00B4410B"/>
    <w:rsid w:val="00B45AFC"/>
    <w:rsid w:val="00B4664C"/>
    <w:rsid w:val="00B47714"/>
    <w:rsid w:val="00B55203"/>
    <w:rsid w:val="00B55EAE"/>
    <w:rsid w:val="00B61036"/>
    <w:rsid w:val="00B626D1"/>
    <w:rsid w:val="00B647C7"/>
    <w:rsid w:val="00B64AD5"/>
    <w:rsid w:val="00B64AFC"/>
    <w:rsid w:val="00B64BC5"/>
    <w:rsid w:val="00B67B26"/>
    <w:rsid w:val="00B67B7E"/>
    <w:rsid w:val="00B7086B"/>
    <w:rsid w:val="00B7301F"/>
    <w:rsid w:val="00B777A7"/>
    <w:rsid w:val="00B80093"/>
    <w:rsid w:val="00B80E1D"/>
    <w:rsid w:val="00B80F83"/>
    <w:rsid w:val="00B908DD"/>
    <w:rsid w:val="00B909C7"/>
    <w:rsid w:val="00B94652"/>
    <w:rsid w:val="00B94C2B"/>
    <w:rsid w:val="00B9589C"/>
    <w:rsid w:val="00B95AD0"/>
    <w:rsid w:val="00BA024C"/>
    <w:rsid w:val="00BA1A57"/>
    <w:rsid w:val="00BA36F5"/>
    <w:rsid w:val="00BA3ECC"/>
    <w:rsid w:val="00BA6593"/>
    <w:rsid w:val="00BB0278"/>
    <w:rsid w:val="00BB090F"/>
    <w:rsid w:val="00BB143B"/>
    <w:rsid w:val="00BB18A2"/>
    <w:rsid w:val="00BC068C"/>
    <w:rsid w:val="00BC5177"/>
    <w:rsid w:val="00BC6358"/>
    <w:rsid w:val="00BC76BC"/>
    <w:rsid w:val="00BC7D3A"/>
    <w:rsid w:val="00BD085E"/>
    <w:rsid w:val="00BD0F4E"/>
    <w:rsid w:val="00BD1C1E"/>
    <w:rsid w:val="00BD3C4B"/>
    <w:rsid w:val="00BD4554"/>
    <w:rsid w:val="00BE57A4"/>
    <w:rsid w:val="00BE5BF9"/>
    <w:rsid w:val="00BF0757"/>
    <w:rsid w:val="00BF1264"/>
    <w:rsid w:val="00BF1D4F"/>
    <w:rsid w:val="00BF38F6"/>
    <w:rsid w:val="00BF5338"/>
    <w:rsid w:val="00BF5E92"/>
    <w:rsid w:val="00C008CC"/>
    <w:rsid w:val="00C04EF0"/>
    <w:rsid w:val="00C07D4B"/>
    <w:rsid w:val="00C15B5E"/>
    <w:rsid w:val="00C15F43"/>
    <w:rsid w:val="00C20FD0"/>
    <w:rsid w:val="00C22D81"/>
    <w:rsid w:val="00C27CE3"/>
    <w:rsid w:val="00C31037"/>
    <w:rsid w:val="00C32F05"/>
    <w:rsid w:val="00C3327C"/>
    <w:rsid w:val="00C33CDD"/>
    <w:rsid w:val="00C33ED8"/>
    <w:rsid w:val="00C41483"/>
    <w:rsid w:val="00C4180B"/>
    <w:rsid w:val="00C438B7"/>
    <w:rsid w:val="00C44156"/>
    <w:rsid w:val="00C44789"/>
    <w:rsid w:val="00C46936"/>
    <w:rsid w:val="00C50848"/>
    <w:rsid w:val="00C518F7"/>
    <w:rsid w:val="00C5486D"/>
    <w:rsid w:val="00C61C94"/>
    <w:rsid w:val="00C61FF9"/>
    <w:rsid w:val="00C6296C"/>
    <w:rsid w:val="00C631BA"/>
    <w:rsid w:val="00C644F4"/>
    <w:rsid w:val="00C67929"/>
    <w:rsid w:val="00C727A3"/>
    <w:rsid w:val="00C72C4C"/>
    <w:rsid w:val="00C7516E"/>
    <w:rsid w:val="00C83747"/>
    <w:rsid w:val="00C86854"/>
    <w:rsid w:val="00C87666"/>
    <w:rsid w:val="00C87DE5"/>
    <w:rsid w:val="00C902FE"/>
    <w:rsid w:val="00C9327F"/>
    <w:rsid w:val="00C935D7"/>
    <w:rsid w:val="00C939FD"/>
    <w:rsid w:val="00C945F9"/>
    <w:rsid w:val="00C949D6"/>
    <w:rsid w:val="00C96E6B"/>
    <w:rsid w:val="00C96F66"/>
    <w:rsid w:val="00CA0F8F"/>
    <w:rsid w:val="00CA1040"/>
    <w:rsid w:val="00CA27BE"/>
    <w:rsid w:val="00CA2810"/>
    <w:rsid w:val="00CA287E"/>
    <w:rsid w:val="00CA2B88"/>
    <w:rsid w:val="00CA3652"/>
    <w:rsid w:val="00CA4108"/>
    <w:rsid w:val="00CA41D8"/>
    <w:rsid w:val="00CA4A8D"/>
    <w:rsid w:val="00CA5B19"/>
    <w:rsid w:val="00CA6D03"/>
    <w:rsid w:val="00CB1A1A"/>
    <w:rsid w:val="00CB2981"/>
    <w:rsid w:val="00CB2CCB"/>
    <w:rsid w:val="00CB338A"/>
    <w:rsid w:val="00CB4373"/>
    <w:rsid w:val="00CB6487"/>
    <w:rsid w:val="00CB797B"/>
    <w:rsid w:val="00CC05C5"/>
    <w:rsid w:val="00CC3B85"/>
    <w:rsid w:val="00CC4D5E"/>
    <w:rsid w:val="00CC5BA6"/>
    <w:rsid w:val="00CC5F91"/>
    <w:rsid w:val="00CC6922"/>
    <w:rsid w:val="00CD0797"/>
    <w:rsid w:val="00CD07B8"/>
    <w:rsid w:val="00CD0EAE"/>
    <w:rsid w:val="00CD77FE"/>
    <w:rsid w:val="00CE00CF"/>
    <w:rsid w:val="00CE11DF"/>
    <w:rsid w:val="00CE23C7"/>
    <w:rsid w:val="00CE3704"/>
    <w:rsid w:val="00CF11C7"/>
    <w:rsid w:val="00CF21BF"/>
    <w:rsid w:val="00CF34FA"/>
    <w:rsid w:val="00CF5EBF"/>
    <w:rsid w:val="00D00131"/>
    <w:rsid w:val="00D008A1"/>
    <w:rsid w:val="00D0333A"/>
    <w:rsid w:val="00D03962"/>
    <w:rsid w:val="00D104C4"/>
    <w:rsid w:val="00D106E5"/>
    <w:rsid w:val="00D12361"/>
    <w:rsid w:val="00D13455"/>
    <w:rsid w:val="00D13F20"/>
    <w:rsid w:val="00D16197"/>
    <w:rsid w:val="00D16E79"/>
    <w:rsid w:val="00D21AA6"/>
    <w:rsid w:val="00D22596"/>
    <w:rsid w:val="00D23351"/>
    <w:rsid w:val="00D24915"/>
    <w:rsid w:val="00D30F31"/>
    <w:rsid w:val="00D31E04"/>
    <w:rsid w:val="00D32E26"/>
    <w:rsid w:val="00D3312C"/>
    <w:rsid w:val="00D332AE"/>
    <w:rsid w:val="00D34453"/>
    <w:rsid w:val="00D34C69"/>
    <w:rsid w:val="00D35987"/>
    <w:rsid w:val="00D37E9F"/>
    <w:rsid w:val="00D37F29"/>
    <w:rsid w:val="00D40222"/>
    <w:rsid w:val="00D428CC"/>
    <w:rsid w:val="00D43567"/>
    <w:rsid w:val="00D43D7D"/>
    <w:rsid w:val="00D440FB"/>
    <w:rsid w:val="00D4418E"/>
    <w:rsid w:val="00D44F42"/>
    <w:rsid w:val="00D46A4F"/>
    <w:rsid w:val="00D50AAD"/>
    <w:rsid w:val="00D56C17"/>
    <w:rsid w:val="00D57AB6"/>
    <w:rsid w:val="00D60F50"/>
    <w:rsid w:val="00D613C6"/>
    <w:rsid w:val="00D6183A"/>
    <w:rsid w:val="00D62461"/>
    <w:rsid w:val="00D62E75"/>
    <w:rsid w:val="00D63CC0"/>
    <w:rsid w:val="00D64653"/>
    <w:rsid w:val="00D64D1E"/>
    <w:rsid w:val="00D64F78"/>
    <w:rsid w:val="00D6515C"/>
    <w:rsid w:val="00D660A9"/>
    <w:rsid w:val="00D6694C"/>
    <w:rsid w:val="00D709BD"/>
    <w:rsid w:val="00D70E44"/>
    <w:rsid w:val="00D734BD"/>
    <w:rsid w:val="00D737D9"/>
    <w:rsid w:val="00D75AB1"/>
    <w:rsid w:val="00D808D4"/>
    <w:rsid w:val="00D81646"/>
    <w:rsid w:val="00D822AE"/>
    <w:rsid w:val="00D832D0"/>
    <w:rsid w:val="00D83A09"/>
    <w:rsid w:val="00D83C97"/>
    <w:rsid w:val="00D8428F"/>
    <w:rsid w:val="00D855D2"/>
    <w:rsid w:val="00D872BE"/>
    <w:rsid w:val="00D91A15"/>
    <w:rsid w:val="00D91B29"/>
    <w:rsid w:val="00D92F0B"/>
    <w:rsid w:val="00D9770B"/>
    <w:rsid w:val="00DA0662"/>
    <w:rsid w:val="00DA1411"/>
    <w:rsid w:val="00DA1B3A"/>
    <w:rsid w:val="00DA2F51"/>
    <w:rsid w:val="00DA59C6"/>
    <w:rsid w:val="00DB202F"/>
    <w:rsid w:val="00DB370A"/>
    <w:rsid w:val="00DB4805"/>
    <w:rsid w:val="00DB6813"/>
    <w:rsid w:val="00DB6D80"/>
    <w:rsid w:val="00DC6D68"/>
    <w:rsid w:val="00DD0F9A"/>
    <w:rsid w:val="00DD1A9C"/>
    <w:rsid w:val="00DD1C20"/>
    <w:rsid w:val="00DD3662"/>
    <w:rsid w:val="00DD4D38"/>
    <w:rsid w:val="00DD4F53"/>
    <w:rsid w:val="00DD51D9"/>
    <w:rsid w:val="00DD53E8"/>
    <w:rsid w:val="00DD5C13"/>
    <w:rsid w:val="00DD6F63"/>
    <w:rsid w:val="00DE164E"/>
    <w:rsid w:val="00DE1927"/>
    <w:rsid w:val="00DE284C"/>
    <w:rsid w:val="00DE4111"/>
    <w:rsid w:val="00DE5466"/>
    <w:rsid w:val="00DE5E77"/>
    <w:rsid w:val="00DE6E78"/>
    <w:rsid w:val="00DF06FA"/>
    <w:rsid w:val="00DF1D0E"/>
    <w:rsid w:val="00DF29C1"/>
    <w:rsid w:val="00DF2F85"/>
    <w:rsid w:val="00DF68A5"/>
    <w:rsid w:val="00DF767C"/>
    <w:rsid w:val="00E00E83"/>
    <w:rsid w:val="00E045E6"/>
    <w:rsid w:val="00E053E3"/>
    <w:rsid w:val="00E06134"/>
    <w:rsid w:val="00E105C8"/>
    <w:rsid w:val="00E107A7"/>
    <w:rsid w:val="00E11211"/>
    <w:rsid w:val="00E16882"/>
    <w:rsid w:val="00E200D0"/>
    <w:rsid w:val="00E218B7"/>
    <w:rsid w:val="00E21A6F"/>
    <w:rsid w:val="00E2507D"/>
    <w:rsid w:val="00E251F9"/>
    <w:rsid w:val="00E26078"/>
    <w:rsid w:val="00E26D84"/>
    <w:rsid w:val="00E32DA8"/>
    <w:rsid w:val="00E33555"/>
    <w:rsid w:val="00E34656"/>
    <w:rsid w:val="00E346C7"/>
    <w:rsid w:val="00E4013B"/>
    <w:rsid w:val="00E40D04"/>
    <w:rsid w:val="00E45450"/>
    <w:rsid w:val="00E45D57"/>
    <w:rsid w:val="00E461FD"/>
    <w:rsid w:val="00E47BA8"/>
    <w:rsid w:val="00E522F4"/>
    <w:rsid w:val="00E531AA"/>
    <w:rsid w:val="00E568DD"/>
    <w:rsid w:val="00E72C8E"/>
    <w:rsid w:val="00E7355B"/>
    <w:rsid w:val="00E73DCE"/>
    <w:rsid w:val="00E76C90"/>
    <w:rsid w:val="00E774E8"/>
    <w:rsid w:val="00E87B90"/>
    <w:rsid w:val="00E90647"/>
    <w:rsid w:val="00E93B1E"/>
    <w:rsid w:val="00E973AB"/>
    <w:rsid w:val="00E978F9"/>
    <w:rsid w:val="00EA0419"/>
    <w:rsid w:val="00EA2052"/>
    <w:rsid w:val="00EA5FB6"/>
    <w:rsid w:val="00EA77C2"/>
    <w:rsid w:val="00EB148D"/>
    <w:rsid w:val="00EB1DE4"/>
    <w:rsid w:val="00EB298A"/>
    <w:rsid w:val="00EB429D"/>
    <w:rsid w:val="00EC0642"/>
    <w:rsid w:val="00EC1FB3"/>
    <w:rsid w:val="00EC7E30"/>
    <w:rsid w:val="00ED05CB"/>
    <w:rsid w:val="00ED0E9D"/>
    <w:rsid w:val="00ED185A"/>
    <w:rsid w:val="00ED2942"/>
    <w:rsid w:val="00ED3F9C"/>
    <w:rsid w:val="00EE034B"/>
    <w:rsid w:val="00EE08C1"/>
    <w:rsid w:val="00EE08F0"/>
    <w:rsid w:val="00EE69E1"/>
    <w:rsid w:val="00EE7E8B"/>
    <w:rsid w:val="00EF0BB7"/>
    <w:rsid w:val="00EF3570"/>
    <w:rsid w:val="00EF3844"/>
    <w:rsid w:val="00EF5424"/>
    <w:rsid w:val="00EF62C2"/>
    <w:rsid w:val="00EF6590"/>
    <w:rsid w:val="00F0188F"/>
    <w:rsid w:val="00F02C7E"/>
    <w:rsid w:val="00F030BA"/>
    <w:rsid w:val="00F04E48"/>
    <w:rsid w:val="00F1586B"/>
    <w:rsid w:val="00F159B6"/>
    <w:rsid w:val="00F25C31"/>
    <w:rsid w:val="00F2624D"/>
    <w:rsid w:val="00F302A6"/>
    <w:rsid w:val="00F3189D"/>
    <w:rsid w:val="00F320FB"/>
    <w:rsid w:val="00F33FFA"/>
    <w:rsid w:val="00F417EE"/>
    <w:rsid w:val="00F42533"/>
    <w:rsid w:val="00F43D9B"/>
    <w:rsid w:val="00F44A36"/>
    <w:rsid w:val="00F47244"/>
    <w:rsid w:val="00F50444"/>
    <w:rsid w:val="00F5068D"/>
    <w:rsid w:val="00F51B2E"/>
    <w:rsid w:val="00F5592B"/>
    <w:rsid w:val="00F61D02"/>
    <w:rsid w:val="00F630CC"/>
    <w:rsid w:val="00F65DA7"/>
    <w:rsid w:val="00F66276"/>
    <w:rsid w:val="00F66AC0"/>
    <w:rsid w:val="00F6790B"/>
    <w:rsid w:val="00F720A0"/>
    <w:rsid w:val="00F77826"/>
    <w:rsid w:val="00F80C66"/>
    <w:rsid w:val="00F815E4"/>
    <w:rsid w:val="00F81B4E"/>
    <w:rsid w:val="00F86649"/>
    <w:rsid w:val="00F9037F"/>
    <w:rsid w:val="00F914A8"/>
    <w:rsid w:val="00F9288E"/>
    <w:rsid w:val="00F9694B"/>
    <w:rsid w:val="00F97AC4"/>
    <w:rsid w:val="00FA138C"/>
    <w:rsid w:val="00FA38A3"/>
    <w:rsid w:val="00FA5313"/>
    <w:rsid w:val="00FB0A62"/>
    <w:rsid w:val="00FB0CC8"/>
    <w:rsid w:val="00FB2A9B"/>
    <w:rsid w:val="00FB3788"/>
    <w:rsid w:val="00FB4DFE"/>
    <w:rsid w:val="00FB57B3"/>
    <w:rsid w:val="00FB689D"/>
    <w:rsid w:val="00FB6FC1"/>
    <w:rsid w:val="00FC04ED"/>
    <w:rsid w:val="00FC0FB9"/>
    <w:rsid w:val="00FC13B5"/>
    <w:rsid w:val="00FC2658"/>
    <w:rsid w:val="00FC4CCE"/>
    <w:rsid w:val="00FC6EC2"/>
    <w:rsid w:val="00FC7363"/>
    <w:rsid w:val="00FC73C4"/>
    <w:rsid w:val="00FD0C25"/>
    <w:rsid w:val="00FD332D"/>
    <w:rsid w:val="00FD339D"/>
    <w:rsid w:val="00FE0615"/>
    <w:rsid w:val="00FE06E8"/>
    <w:rsid w:val="00FE08D6"/>
    <w:rsid w:val="00FE0C1C"/>
    <w:rsid w:val="00FE11A8"/>
    <w:rsid w:val="00FE2D6A"/>
    <w:rsid w:val="00FE3473"/>
    <w:rsid w:val="00FE4949"/>
    <w:rsid w:val="00FE7ECD"/>
    <w:rsid w:val="00FF02FD"/>
    <w:rsid w:val="00FF07AA"/>
    <w:rsid w:val="00FF3324"/>
    <w:rsid w:val="00FF3665"/>
    <w:rsid w:val="00FF4743"/>
    <w:rsid w:val="28E37BF7"/>
    <w:rsid w:val="350BC839"/>
    <w:rsid w:val="5F79715A"/>
    <w:rsid w:val="62404D33"/>
    <w:rsid w:val="6B4775CD"/>
    <w:rsid w:val="79B4D5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3009"/>
    <o:shapelayout v:ext="edit">
      <o:idmap v:ext="edit" data="1"/>
    </o:shapelayout>
  </w:shapeDefaults>
  <w:decimalSymbol w:val=","/>
  <w:listSeparator w:val=";"/>
  <w14:docId w14:val="7DED01B1"/>
  <w15:chartTrackingRefBased/>
  <w15:docId w15:val="{94B32296-7B88-462B-A532-A3D742A418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A64D12"/>
    <w:pPr>
      <w:spacing w:line="360" w:lineRule="auto"/>
      <w:jc w:val="both"/>
    </w:pPr>
    <w:rPr>
      <w:lang w:val="en-AU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511A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03FCF"/>
    <w:pPr>
      <w:outlineLvl w:val="1"/>
    </w:pPr>
    <w:rPr>
      <w:b/>
      <w:sz w:val="24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603FCF"/>
    <w:pPr>
      <w:outlineLvl w:val="2"/>
    </w:pPr>
    <w:rPr>
      <w:i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692495"/>
    <w:pPr>
      <w:spacing w:before="120" w:after="120" w:line="240" w:lineRule="auto"/>
      <w:outlineLvl w:val="3"/>
    </w:pPr>
    <w:rPr>
      <w:b/>
      <w:color w:val="000000" w:themeColor="text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4Zchn">
    <w:name w:val="Überschrift 4 Zchn"/>
    <w:basedOn w:val="Absatz-Standardschriftart"/>
    <w:link w:val="berschrift4"/>
    <w:uiPriority w:val="9"/>
    <w:rsid w:val="00692495"/>
    <w:rPr>
      <w:b/>
      <w:color w:val="000000" w:themeColor="text1"/>
      <w:lang w:val="en-AU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03FCF"/>
    <w:rPr>
      <w:b/>
      <w:sz w:val="24"/>
      <w:lang w:val="en-AU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603FCF"/>
    <w:rPr>
      <w:i/>
      <w:lang w:val="en-AU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2C78A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2C78A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2C78AA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C78A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C78AA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C78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C78AA"/>
    <w:rPr>
      <w:rFonts w:ascii="Segoe UI" w:hAnsi="Segoe UI" w:cs="Segoe UI"/>
      <w:sz w:val="18"/>
      <w:szCs w:val="18"/>
    </w:rPr>
  </w:style>
  <w:style w:type="character" w:customStyle="1" w:styleId="normaltextrun">
    <w:name w:val="normaltextrun"/>
    <w:basedOn w:val="Absatz-Standardschriftart"/>
    <w:rsid w:val="00EF3570"/>
  </w:style>
  <w:style w:type="character" w:customStyle="1" w:styleId="spellingerror">
    <w:name w:val="spellingerror"/>
    <w:basedOn w:val="Absatz-Standardschriftart"/>
    <w:rsid w:val="00EF3570"/>
  </w:style>
  <w:style w:type="paragraph" w:customStyle="1" w:styleId="EndNoteBibliographyTitle">
    <w:name w:val="EndNote Bibliography Title"/>
    <w:basedOn w:val="Standard"/>
    <w:link w:val="EndNoteBibliographyTitleChar"/>
    <w:rsid w:val="006F11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6F11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6F11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Absatz-Standardschriftart"/>
    <w:link w:val="EndNoteBibliography"/>
    <w:rsid w:val="006F11F8"/>
    <w:rPr>
      <w:rFonts w:ascii="Calibri" w:hAnsi="Calibri" w:cs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6F11F8"/>
    <w:rPr>
      <w:color w:val="0563C1" w:themeColor="hyperlink"/>
      <w:u w:val="single"/>
    </w:rPr>
  </w:style>
  <w:style w:type="paragraph" w:styleId="Listenabsatz">
    <w:name w:val="List Paragraph"/>
    <w:basedOn w:val="Standard"/>
    <w:uiPriority w:val="34"/>
    <w:qFormat/>
    <w:rsid w:val="00D872BE"/>
    <w:pPr>
      <w:ind w:left="720"/>
      <w:contextualSpacing/>
    </w:pPr>
  </w:style>
  <w:style w:type="table" w:styleId="Tabellenraster">
    <w:name w:val="Table Grid"/>
    <w:basedOn w:val="NormaleTabelle"/>
    <w:uiPriority w:val="39"/>
    <w:rsid w:val="006924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andardWeb">
    <w:name w:val="Normal (Web)"/>
    <w:basedOn w:val="Standard"/>
    <w:uiPriority w:val="99"/>
    <w:semiHidden/>
    <w:unhideWhenUsed/>
    <w:rsid w:val="0069249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KeinLeerraum">
    <w:name w:val="No Spacing"/>
    <w:uiPriority w:val="1"/>
    <w:qFormat/>
    <w:rsid w:val="00461A8A"/>
    <w:pPr>
      <w:spacing w:after="0" w:line="240" w:lineRule="auto"/>
    </w:pPr>
    <w:rPr>
      <w:lang w:val="en-AU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511A1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AU"/>
    </w:rPr>
  </w:style>
  <w:style w:type="character" w:customStyle="1" w:styleId="None">
    <w:name w:val="None"/>
    <w:rsid w:val="00444C9A"/>
  </w:style>
  <w:style w:type="character" w:customStyle="1" w:styleId="NoneA">
    <w:name w:val="None A"/>
    <w:rsid w:val="00444C9A"/>
  </w:style>
  <w:style w:type="paragraph" w:styleId="berarbeitung">
    <w:name w:val="Revision"/>
    <w:hidden/>
    <w:uiPriority w:val="99"/>
    <w:semiHidden/>
    <w:rsid w:val="00DE284C"/>
    <w:pPr>
      <w:spacing w:after="0" w:line="240" w:lineRule="auto"/>
    </w:pPr>
    <w:rPr>
      <w:lang w:val="en-AU"/>
    </w:rPr>
  </w:style>
  <w:style w:type="paragraph" w:styleId="Kopfzeile">
    <w:name w:val="header"/>
    <w:basedOn w:val="Standard"/>
    <w:link w:val="KopfzeileZchn"/>
    <w:uiPriority w:val="99"/>
    <w:unhideWhenUsed/>
    <w:rsid w:val="00307AD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07AD9"/>
    <w:rPr>
      <w:lang w:val="en-AU"/>
    </w:rPr>
  </w:style>
  <w:style w:type="paragraph" w:styleId="Fuzeile">
    <w:name w:val="footer"/>
    <w:basedOn w:val="Standard"/>
    <w:link w:val="FuzeileZchn"/>
    <w:uiPriority w:val="99"/>
    <w:unhideWhenUsed/>
    <w:rsid w:val="00307AD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07AD9"/>
    <w:rPr>
      <w:lang w:val="en-AU"/>
    </w:rPr>
  </w:style>
  <w:style w:type="character" w:styleId="Zeilennummer">
    <w:name w:val="line number"/>
    <w:basedOn w:val="Absatz-Standardschriftart"/>
    <w:uiPriority w:val="99"/>
    <w:semiHidden/>
    <w:unhideWhenUsed/>
    <w:rsid w:val="00A64D12"/>
  </w:style>
  <w:style w:type="character" w:customStyle="1" w:styleId="identifier">
    <w:name w:val="identifier"/>
    <w:basedOn w:val="Absatz-Standardschriftart"/>
    <w:rsid w:val="00CA1040"/>
  </w:style>
  <w:style w:type="character" w:customStyle="1" w:styleId="comma-separator">
    <w:name w:val="comma-separator"/>
    <w:basedOn w:val="Absatz-Standardschriftart"/>
    <w:rsid w:val="00B424FC"/>
  </w:style>
  <w:style w:type="character" w:customStyle="1" w:styleId="epub-state">
    <w:name w:val="epub-state"/>
    <w:basedOn w:val="Absatz-Standardschriftart"/>
    <w:rsid w:val="00B424FC"/>
  </w:style>
  <w:style w:type="character" w:customStyle="1" w:styleId="epub-date">
    <w:name w:val="epub-date"/>
    <w:basedOn w:val="Absatz-Standardschriftart"/>
    <w:rsid w:val="00B424FC"/>
  </w:style>
  <w:style w:type="character" w:styleId="BesuchterLink">
    <w:name w:val="FollowedHyperlink"/>
    <w:basedOn w:val="Absatz-Standardschriftart"/>
    <w:uiPriority w:val="99"/>
    <w:semiHidden/>
    <w:unhideWhenUsed/>
    <w:rsid w:val="00886D5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806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38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595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5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80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51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13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254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979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357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94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770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589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658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6116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6503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93536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7023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7811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452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4871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46164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383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67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39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35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336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50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6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5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31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642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278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842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49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9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17" Type="http://schemas.microsoft.com/office/2016/09/relationships/commentsIds" Target="commentsId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48ECA442CC89D9418982F8448A85E02E" ma:contentTypeVersion="13" ma:contentTypeDescription="Opprett et nytt dokument." ma:contentTypeScope="" ma:versionID="82646303cafdcf3b2165cf20cab92418">
  <xsd:schema xmlns:xsd="http://www.w3.org/2001/XMLSchema" xmlns:xs="http://www.w3.org/2001/XMLSchema" xmlns:p="http://schemas.microsoft.com/office/2006/metadata/properties" xmlns:ns3="2f1b8035-24d3-46c0-b5fe-c07bb9952f7a" xmlns:ns4="48b5ce86-d7cc-4d97-b74d-19ec0aed978f" targetNamespace="http://schemas.microsoft.com/office/2006/metadata/properties" ma:root="true" ma:fieldsID="f850c4ffe636faee63ceb65fbc470cf0" ns3:_="" ns4:_="">
    <xsd:import namespace="2f1b8035-24d3-46c0-b5fe-c07bb9952f7a"/>
    <xsd:import namespace="48b5ce86-d7cc-4d97-b74d-19ec0aed978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f1b8035-24d3-46c0-b5fe-c07bb9952f7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8b5ce86-d7cc-4d97-b74d-19ec0aed978f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Hash for deling av tips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5226C9-B3AA-4897-882B-36774AC420A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f1b8035-24d3-46c0-b5fe-c07bb9952f7a"/>
    <ds:schemaRef ds:uri="48b5ce86-d7cc-4d97-b74d-19ec0aed978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D45C243-9A05-4251-873E-CAB7C581FCDA}">
  <ds:schemaRefs>
    <ds:schemaRef ds:uri="http://schemas.microsoft.com/office/2006/documentManagement/types"/>
    <ds:schemaRef ds:uri="2f1b8035-24d3-46c0-b5fe-c07bb9952f7a"/>
    <ds:schemaRef ds:uri="http://purl.org/dc/elements/1.1/"/>
    <ds:schemaRef ds:uri="http://schemas.microsoft.com/office/2006/metadata/properties"/>
    <ds:schemaRef ds:uri="http://schemas.microsoft.com/office/infopath/2007/PartnerControls"/>
    <ds:schemaRef ds:uri="http://schemas.openxmlformats.org/package/2006/metadata/core-properties"/>
    <ds:schemaRef ds:uri="http://purl.org/dc/terms/"/>
    <ds:schemaRef ds:uri="48b5ce86-d7cc-4d97-b74d-19ec0aed978f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4C47BF0C-1913-4F9F-AA63-4239EF39838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CBA410F1-8A48-4457-8B27-C229EFE8DE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7</Words>
  <Characters>1116</Characters>
  <Application>Microsoft Office Word</Application>
  <DocSecurity>0</DocSecurity>
  <Lines>9</Lines>
  <Paragraphs>2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Universitetet i Oslo</Company>
  <LinksUpToDate>false</LinksUpToDate>
  <CharactersWithSpaces>1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t Hjorth</dc:creator>
  <cp:keywords/>
  <dc:description/>
  <cp:lastModifiedBy>Neubert, Carola</cp:lastModifiedBy>
  <cp:revision>3</cp:revision>
  <cp:lastPrinted>2022-07-04T10:00:00Z</cp:lastPrinted>
  <dcterms:created xsi:type="dcterms:W3CDTF">2022-07-27T08:39:00Z</dcterms:created>
  <dcterms:modified xsi:type="dcterms:W3CDTF">2022-07-27T08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8ECA442CC89D9418982F8448A85E02E</vt:lpwstr>
  </property>
</Properties>
</file>